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9E2AE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9E2AE4">
        <w:fldChar w:fldCharType="separate"/>
      </w:r>
      <w:r w:rsidRPr="00261C32">
        <w:rPr>
          <w:noProof/>
        </w:rPr>
        <w:t>(Claxton et al., 2005; NICE, 2008)</w:t>
      </w:r>
      <w:r w:rsidR="009E2AE4">
        <w:fldChar w:fldCharType="end"/>
      </w:r>
      <w:r>
        <w:t xml:space="preserve"> This requires producing numerous samples of parameter values,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w:t>
      </w:r>
      <w:r w:rsidR="00AB0860">
        <w:t xml:space="preserve">both the true value of X </w:t>
      </w:r>
      <w:r w:rsidR="00587A6D">
        <w:t xml:space="preserve">and the true value of Y, we </w:t>
      </w:r>
      <w:r w:rsidR="00587A6D" w:rsidRPr="00AB0860">
        <w:rPr>
          <w:i/>
        </w:rPr>
        <w:t>are</w:t>
      </w:r>
      <w:r w:rsidR="00587A6D">
        <w:t xml:space="preserve"> certain that Y is greater than X. A common example of this </w:t>
      </w:r>
      <w:r w:rsidR="00AB0860">
        <w:t xml:space="preserve">is </w:t>
      </w:r>
      <w:r w:rsidR="00587A6D">
        <w:t>where a disease has a less severe state, and a more severe state</w:t>
      </w:r>
      <w:r w:rsidR="0031366F">
        <w:t xml:space="preserve">. Assuming both states were symptomatic, </w:t>
      </w:r>
      <w:r w:rsidR="00FB6527">
        <w:t xml:space="preserve">it would be clinically implausible to assume that the mean </w:t>
      </w:r>
      <w:r w:rsidR="0031366F">
        <w:t>utility</w:t>
      </w:r>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HRQoL for thirty patients with a hypothetical disease. For each patient, we have </w:t>
      </w:r>
      <w:r w:rsidR="008C20E7">
        <w:t xml:space="preserve">produced values for </w:t>
      </w:r>
      <w:r w:rsidR="00CF5DBC">
        <w:t xml:space="preserve">their HRQoL in the </w:t>
      </w:r>
      <w:r w:rsidR="009041DA">
        <w:t xml:space="preserve">moderate </w:t>
      </w:r>
      <w:r w:rsidR="00CF5DBC">
        <w:t>state</w:t>
      </w:r>
      <w:r w:rsidR="009041DA">
        <w:t>, and also their HRQoL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HRQoL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hich produce PSA samples most similar to the bootstrapped estimates to be preferable to those which produce dissimilar PSA samples. </w:t>
      </w:r>
    </w:p>
    <w:p w:rsidR="006A5E2C" w:rsidRDefault="006A5E2C" w:rsidP="00975116">
      <w:r>
        <w:lastRenderedPageBreak/>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t>
      </w:r>
      <w:r w:rsidR="0031366F">
        <w:t xml:space="preserve">where the disease has progressed to a more severe state (U2), but where utility in the less severe state (U1) has also been record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E2AE4">
        <w:fldChar w:fldCharType="begin"/>
      </w:r>
      <w:r w:rsidR="00DD41F7">
        <w:instrText xml:space="preserve"> REF _Ref338767681 \h </w:instrText>
      </w:r>
      <w:r w:rsidR="009E2AE4">
        <w:fldChar w:fldCharType="separate"/>
      </w:r>
      <w:r w:rsidR="00DD41F7">
        <w:t xml:space="preserve">Table </w:t>
      </w:r>
      <w:r w:rsidR="00DD41F7">
        <w:rPr>
          <w:noProof/>
        </w:rPr>
        <w:t>1</w:t>
      </w:r>
      <w:r w:rsidR="009E2AE4">
        <w:fldChar w:fldCharType="end"/>
      </w:r>
      <w:r w:rsidR="00DD41F7">
        <w:t xml:space="preserve">, and the corresponding scatter plot for these data are shown in </w:t>
      </w:r>
      <w:r w:rsidR="009E2AE4">
        <w:fldChar w:fldCharType="begin"/>
      </w:r>
      <w:r w:rsidR="003B2A39">
        <w:instrText xml:space="preserve"> REF _Ref323290699 \h </w:instrText>
      </w:r>
      <w:r w:rsidR="009E2AE4">
        <w:fldChar w:fldCharType="separate"/>
      </w:r>
      <w:r w:rsidR="003B2A39">
        <w:t xml:space="preserve">Figure </w:t>
      </w:r>
      <w:r w:rsidR="003B2A39">
        <w:rPr>
          <w:noProof/>
        </w:rPr>
        <w:t>1</w:t>
      </w:r>
      <w:r w:rsidR="009E2AE4">
        <w:fldChar w:fldCharType="end"/>
      </w:r>
      <w:r w:rsidR="003B2A39">
        <w:t xml:space="preserve">. </w:t>
      </w:r>
    </w:p>
    <w:p w:rsidR="0028566C" w:rsidRDefault="00DA2697" w:rsidP="0028566C">
      <w:pPr>
        <w:keepNext/>
      </w:pPr>
      <w:r>
        <w:rPr>
          <w:noProof/>
        </w:rPr>
        <w:drawing>
          <wp:inline distT="0" distB="0" distL="0" distR="0">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w:t>
      </w:r>
      <w:r w:rsidR="0031366F">
        <w:t xml:space="preserve">all values are below </w:t>
      </w:r>
      <w:r>
        <w:t xml:space="preserve">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9E2AE4">
        <w:fldChar w:fldCharType="begin"/>
      </w:r>
      <w:r>
        <w:instrText xml:space="preserve"> SEQ Figure \* ARABIC </w:instrText>
      </w:r>
      <w:r w:rsidR="009E2AE4">
        <w:fldChar w:fldCharType="separate"/>
      </w:r>
      <w:r w:rsidR="001463F3">
        <w:rPr>
          <w:noProof/>
        </w:rPr>
        <w:t>2</w:t>
      </w:r>
      <w:r w:rsidR="009E2AE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E2AE4">
        <w:fldChar w:fldCharType="begin"/>
      </w:r>
      <w:r>
        <w:instrText xml:space="preserve"> REF _Ref323290936 \h </w:instrText>
      </w:r>
      <w:r w:rsidR="009E2AE4">
        <w:fldChar w:fldCharType="separate"/>
      </w:r>
      <w:r>
        <w:t xml:space="preserve">Table </w:t>
      </w:r>
      <w:r>
        <w:rPr>
          <w:noProof/>
        </w:rPr>
        <w:t>2</w:t>
      </w:r>
      <w:r w:rsidR="009E2AE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t xml:space="preserve">Table </w:t>
      </w:r>
      <w:r w:rsidR="009E2AE4">
        <w:fldChar w:fldCharType="begin"/>
      </w:r>
      <w:r w:rsidR="00100A52">
        <w:instrText xml:space="preserve"> SEQ Table \* ARABIC </w:instrText>
      </w:r>
      <w:r w:rsidR="009E2AE4">
        <w:fldChar w:fldCharType="separate"/>
      </w:r>
      <w:r w:rsidR="000444A0">
        <w:rPr>
          <w:noProof/>
        </w:rPr>
        <w:t>1</w:t>
      </w:r>
      <w:r w:rsidR="009E2AE4">
        <w:rPr>
          <w:noProof/>
        </w:rPr>
        <w:fldChar w:fldCharType="end"/>
      </w:r>
      <w:bookmarkEnd w:id="2"/>
      <w:r>
        <w:t xml:space="preserve"> The assumed available summary data</w:t>
      </w:r>
      <w:r w:rsidR="003A0530">
        <w:t>. This is assumed to be the only information available to the modeller</w:t>
      </w:r>
    </w:p>
    <w:p w:rsidR="00284FC4" w:rsidRDefault="001D7B8E" w:rsidP="00284FC4">
      <w:pPr>
        <w:pStyle w:val="Heading3"/>
      </w:pPr>
      <w:r>
        <w:t>The Montonicity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lastRenderedPageBreak/>
        <w:t>lower</w:t>
      </w:r>
      <w:r>
        <w:t xml:space="preserve"> than a corresponding estimate for U1. More formally, if there are M runs within the PSA, and the subscript i defines predicted values from the ith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i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024205" w:rsidRDefault="009143A3" w:rsidP="00131B0D">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and </w:t>
      </w:r>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p>
    <w:p w:rsidR="006B236F" w:rsidRDefault="00AB0860" w:rsidP="00131B0D">
      <w:r>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9E2AE4">
        <w:fldChar w:fldCharType="separate"/>
      </w:r>
      <w:r w:rsidR="0086407B" w:rsidRPr="0086407B">
        <w:rPr>
          <w:noProof/>
        </w:rPr>
        <w:t>(R Development Core Team, 2011)</w:t>
      </w:r>
      <w:r w:rsidR="009E2AE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r>
              <w:t>Quantile Matching/</w:t>
            </w:r>
          </w:p>
          <w:p w:rsidR="00A86571" w:rsidRDefault="00A86571" w:rsidP="00BE3F5D">
            <w:r>
              <w:t>Number Seed Recycling</w:t>
            </w:r>
          </w:p>
        </w:tc>
        <w:tc>
          <w:tcPr>
            <w:tcW w:w="5084" w:type="dxa"/>
          </w:tcPr>
          <w:p w:rsidR="00A86571" w:rsidRDefault="00A86571" w:rsidP="008C20E7">
            <w:r>
              <w:t>For each of the PSA runs, use the same random number seed when drawing a sample from U2 and U1. (This is equivalent to selecting the same quantile from both distributions.)</w:t>
            </w:r>
          </w:p>
        </w:tc>
      </w:tr>
      <w:tr w:rsidR="00A86571" w:rsidTr="00A86571">
        <w:tc>
          <w:tcPr>
            <w:tcW w:w="1351" w:type="dxa"/>
            <w:vMerge w:val="restart"/>
          </w:tcPr>
          <w:p w:rsidR="00A86571" w:rsidRDefault="00A86571" w:rsidP="00131B0D">
            <w:r>
              <w:t>Resampling and replacement methods</w:t>
            </w:r>
            <w:r w:rsidR="00AB0860">
              <w:t>†</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lastRenderedPageBreak/>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lastRenderedPageBreak/>
              <w:t>Multivariate model methods</w:t>
            </w:r>
          </w:p>
        </w:tc>
        <w:tc>
          <w:tcPr>
            <w:tcW w:w="1390" w:type="dxa"/>
          </w:tcPr>
          <w:p w:rsidR="00A86571" w:rsidRDefault="00A86571" w:rsidP="00131B0D">
            <w:r>
              <w:t>7</w:t>
            </w:r>
          </w:p>
        </w:tc>
        <w:tc>
          <w:tcPr>
            <w:tcW w:w="1417" w:type="dxa"/>
          </w:tcPr>
          <w:p w:rsidR="00A86571" w:rsidRDefault="00A86571" w:rsidP="00BE3F5D">
            <w:r>
              <w:t>AIVM Covariance</w:t>
            </w:r>
          </w:p>
        </w:tc>
        <w:tc>
          <w:tcPr>
            <w:tcW w:w="5084" w:type="dxa"/>
          </w:tcPr>
          <w:p w:rsidR="00A86571" w:rsidRDefault="00A86571" w:rsidP="00131B0D">
            <w:r>
              <w:t>Assume that the covariance between U1 and U2 is 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r w:rsidR="00AB0860">
              <w:t xml:space="preserve"> †</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Beta(a,b).</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Beta(a,b)</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lastRenderedPageBreak/>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3" w:name="_Ref323291518"/>
      <w:r>
        <w:lastRenderedPageBreak/>
        <w:t xml:space="preserve">Table </w:t>
      </w:r>
      <w:r w:rsidR="009E2AE4">
        <w:fldChar w:fldCharType="begin"/>
      </w:r>
      <w:r w:rsidR="00100A52">
        <w:instrText xml:space="preserve"> SEQ Table \* ARABIC </w:instrText>
      </w:r>
      <w:r w:rsidR="009E2AE4">
        <w:fldChar w:fldCharType="separate"/>
      </w:r>
      <w:r w:rsidR="000444A0">
        <w:rPr>
          <w:noProof/>
        </w:rPr>
        <w:t>2</w:t>
      </w:r>
      <w:r w:rsidR="009E2AE4">
        <w:rPr>
          <w:noProof/>
        </w:rPr>
        <w:fldChar w:fldCharType="end"/>
      </w:r>
      <w:bookmarkEnd w:id="3"/>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is broadly equivalent to pairing the quantiles from the estimated distributions of U1 and U2 within PSA runs, matching the lowest estimate of U1 with the lowest estimate of U2, the second lowest estimate of U1 with the second lowest estimate of U2, and so on. For this reason, quantile-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these methods have been included to prove this for the novice </w:t>
      </w:r>
      <w:commentRangeStart w:id="4"/>
      <w:r w:rsidR="00366FEC">
        <w:t>reader</w:t>
      </w:r>
      <w:commentRangeEnd w:id="4"/>
      <w:r w:rsidR="00E05AE9">
        <w:rPr>
          <w:rStyle w:val="CommentReference"/>
        </w:rPr>
        <w:commentReference w:id="4"/>
      </w:r>
      <w:r w:rsidR="00366FEC">
        <w:t xml:space="preserve">.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covariances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w:t>
      </w:r>
      <w:r w:rsidR="00AA771D">
        <w:lastRenderedPageBreak/>
        <w:t>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covariances cannot imply a correlation of greater than 1.</w:t>
      </w:r>
      <w:r w:rsidR="00A2397C">
        <w:t xml:space="preserve"> </w:t>
      </w:r>
      <w:r w:rsidR="00AE2C7F">
        <w:t>The</w:t>
      </w:r>
      <w:r w:rsidR="00A2397C">
        <w:t xml:space="preserve"> correlation of two random variables X and Y is defined as follows:</w:t>
      </w:r>
    </w:p>
    <w:p w:rsidR="00A2397C" w:rsidRDefault="00E05AE9"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be </w:t>
      </w:r>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covariances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is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variable </w:t>
      </w:r>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of </w:t>
      </w:r>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of </w:t>
      </w:r>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both U1 and U2 are in the range between 0 and </w:t>
      </w:r>
      <w:commentRangeStart w:id="5"/>
      <w:r>
        <w:t>1</w:t>
      </w:r>
      <w:commentRangeEnd w:id="5"/>
      <w:r w:rsidR="00DB2EEE">
        <w:rPr>
          <w:rStyle w:val="CommentReference"/>
        </w:rPr>
        <w:commentReference w:id="5"/>
      </w:r>
      <w:r>
        <w:t xml:space="preserve">, the difference </w:t>
      </w:r>
      <m:oMath>
        <m:r>
          <w:rPr>
            <w:rFonts w:ascii="Cambria Math" w:hAnsi="Cambria Math"/>
          </w:rPr>
          <m:t>∆</m:t>
        </m:r>
      </m:oMath>
      <w:r>
        <w:t xml:space="preserve"> need</w:t>
      </w:r>
      <w:r w:rsidR="00C86CD6">
        <w:rPr>
          <w:rFonts w:hint="eastAsia"/>
          <w:lang w:eastAsia="zh-CN"/>
        </w:rPr>
        <w:t>s</w:t>
      </w:r>
      <w:r>
        <w:t xml:space="preserve"> to be bounded between 0 and 1 as well. We assume a beta distribution </w:t>
      </w:r>
      <w:r w:rsidR="00C86CD6">
        <w:rPr>
          <w:rFonts w:hint="eastAsia"/>
          <w:lang w:eastAsia="zh-CN"/>
        </w:rPr>
        <w:t xml:space="preserve">Beta(a,b)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We calculate the two beta parameters a and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Beta(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r>
        <w:rPr>
          <w:rFonts w:cstheme="minorHAnsi"/>
        </w:rPr>
        <w:t xml:space="preserve">be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C86CD6" w:rsidRDefault="00C86CD6" w:rsidP="00C86CD6">
      <w:pPr>
        <w:keepNext/>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r>
        <w:rPr>
          <w:rFonts w:cstheme="minorHAnsi"/>
        </w:rPr>
        <w:t xml:space="preserve">be </w:t>
      </w:r>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w:t>
      </w:r>
      <w:commentRangeStart w:id="6"/>
      <w:r>
        <w:rPr>
          <w:rFonts w:cstheme="minorHAnsi" w:hint="eastAsia"/>
          <w:lang w:eastAsia="zh-CN"/>
        </w:rPr>
        <w:t>as</w:t>
      </w:r>
      <w:commentRangeEnd w:id="6"/>
      <w:r w:rsidR="00DB2EEE">
        <w:rPr>
          <w:rStyle w:val="CommentReference"/>
        </w:rPr>
        <w:commentReference w:id="6"/>
      </w:r>
      <w:r>
        <w:rPr>
          <w:rFonts w:cstheme="minorHAnsi" w:hint="eastAsia"/>
          <w:lang w:eastAsia="zh-CN"/>
        </w:rPr>
        <w:t xml:space="preserve">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covariances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9E2AE4">
        <w:fldChar w:fldCharType="separate"/>
      </w:r>
      <w:r>
        <w:t xml:space="preserve">Figure </w:t>
      </w:r>
      <w:r>
        <w:rPr>
          <w:noProof/>
        </w:rPr>
        <w:t>2</w:t>
      </w:r>
      <w:r w:rsidR="009E2AE4">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9E2AE4">
        <w:fldChar w:fldCharType="separate"/>
      </w:r>
      <w:r w:rsidR="004B2A9B" w:rsidRPr="00264F0F">
        <w:rPr>
          <w:noProof/>
        </w:rPr>
        <w:t xml:space="preserve">(Hintze &amp; </w:t>
      </w:r>
      <w:r w:rsidR="004B2A9B" w:rsidRPr="00264F0F">
        <w:rPr>
          <w:noProof/>
        </w:rPr>
        <w:lastRenderedPageBreak/>
        <w:t>Nelson, 1998)</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w:t>
      </w:r>
      <w:r w:rsidR="00E31B3F">
        <w:t>s are</w:t>
      </w:r>
      <w:r>
        <w:t xml:space="preserve"> a=33.0224 and b=536.330.</w:t>
      </w:r>
      <w:r w:rsidR="00B73EB8">
        <w:t xml:space="preserve"> </w:t>
      </w:r>
      <w:r w:rsidR="009E2AE4">
        <w:fldChar w:fldCharType="begin"/>
      </w:r>
      <w:r w:rsidR="00DC700E">
        <w:instrText xml:space="preserve"> REF _Ref340230165 \h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7" w:name="_Ref340230165"/>
      <w:r>
        <w:t xml:space="preserve">Figure </w:t>
      </w:r>
      <w:fldSimple w:instr=" SEQ Figure \* ARABIC ">
        <w:r w:rsidR="001463F3">
          <w:rPr>
            <w:noProof/>
          </w:rPr>
          <w:t>3</w:t>
        </w:r>
      </w:fldSimple>
      <w:bookmarkEnd w:id="7"/>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9E2AE4">
        <w:fldChar w:fldCharType="begin"/>
      </w:r>
      <w:r w:rsidR="001463F3">
        <w:instrText xml:space="preserve"> REF _Ref340653784 \h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t xml:space="preserve">a for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72341">
      <w:r>
        <w:fldChar w:fldCharType="begin"/>
      </w:r>
      <w:r w:rsidR="003E3177">
        <w:instrText xml:space="preserve"> REF _Ref340239153 \h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72341">
      <w:r>
        <w:t xml:space="preserve">Methods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lastRenderedPageBreak/>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all produce uncorrelated scatter that is too wid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i), nine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j) and ten (</w:t>
      </w:r>
      <w:r w:rsidR="009E2AE4">
        <w:fldChar w:fldCharType="begin"/>
      </w:r>
      <w:r w:rsidR="008F7A5A">
        <w:instrText xml:space="preserve"> REF _Ref340239153 \h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1463F3">
      <w:pPr>
        <w:keepNext/>
      </w:pPr>
      <w:r>
        <w:rPr>
          <w:noProof/>
        </w:rPr>
        <w:lastRenderedPageBreak/>
        <w:drawing>
          <wp:inline distT="0" distB="0" distL="0" distR="0">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1463F3">
      <w:pPr>
        <w:pStyle w:val="Caption"/>
      </w:pPr>
      <w:bookmarkStart w:id="8" w:name="_Ref340653784"/>
      <w:r>
        <w:t xml:space="preserve">Figure </w:t>
      </w:r>
      <w:fldSimple w:instr=" SEQ Figure \* ARABIC ">
        <w:r>
          <w:rPr>
            <w:noProof/>
          </w:rPr>
          <w:t>4</w:t>
        </w:r>
      </w:fldSimple>
      <w:bookmarkEnd w:id="8"/>
      <w:r>
        <w:t xml:space="preserve"> Scatterplots of U1 against U2 for each of the </w:t>
      </w:r>
      <w:commentRangeStart w:id="9"/>
      <w:r>
        <w:t>methods</w:t>
      </w:r>
      <w:commentRangeEnd w:id="9"/>
      <w:r w:rsidR="00E05AE9">
        <w:rPr>
          <w:rStyle w:val="CommentReference"/>
          <w:b w:val="0"/>
          <w:bCs w:val="0"/>
          <w:color w:val="auto"/>
        </w:rPr>
        <w:commentReference w:id="9"/>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EC0C0F">
      <w:r>
        <w:t xml:space="preserve">The top and middle subfigures of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rsidR="009E2AE4">
        <w:fldChar w:fldCharType="begin"/>
      </w:r>
      <w:r>
        <w:instrText xml:space="preserve"> REF _Ref340239153 \h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3C0A89" w:rsidP="00EC0C0F">
      <w:r>
        <w:rPr>
          <w:noProof/>
        </w:rPr>
        <w:lastRenderedPageBreak/>
        <w:drawing>
          <wp:inline distT="0" distB="0" distL="0" distR="0">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524D9D">
      <w:pPr>
        <w:pStyle w:val="Caption"/>
      </w:pPr>
      <w:bookmarkStart w:id="10" w:name="_Ref340241271"/>
      <w:r>
        <w:lastRenderedPageBreak/>
        <w:t xml:space="preserve">Figure </w:t>
      </w:r>
      <w:fldSimple w:instr=" SEQ Figure \* ARABIC ">
        <w:r w:rsidR="001463F3">
          <w:rPr>
            <w:noProof/>
          </w:rPr>
          <w:t>5</w:t>
        </w:r>
      </w:fldSimple>
      <w:bookmarkEnd w:id="10"/>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although such biases were not </w:t>
      </w:r>
      <w:r w:rsidR="002F55D5">
        <w:t xml:space="preserve">overly </w:t>
      </w:r>
      <w:r w:rsidR="009F309A">
        <w:t xml:space="preserve">apparent in our results. </w:t>
      </w:r>
    </w:p>
    <w:p w:rsidR="009B5207" w:rsidRDefault="009B5207" w:rsidP="009B5207">
      <w:r>
        <w:t xml:space="preserve">Based on the results presented, and in particular the results shown in </w:t>
      </w:r>
      <w:r w:rsidR="009E2AE4">
        <w:fldChar w:fldCharType="begin"/>
      </w:r>
      <w:r>
        <w:instrText xml:space="preserve"> REF _Ref340241271 \h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9B5207" w:rsidRDefault="009B5207" w:rsidP="009B5207">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covariances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macro enabled Excel worksheet [Ref], and will produce identical estimates each time.</w:t>
      </w:r>
    </w:p>
    <w:p w:rsidR="00430AB7" w:rsidRDefault="003E4861" w:rsidP="00430AB7">
      <w:pPr>
        <w:pStyle w:val="Heading3"/>
      </w:pPr>
      <w:r>
        <w:t>Limitations</w:t>
      </w:r>
    </w:p>
    <w:p w:rsidR="00631984" w:rsidRDefault="002F55D5" w:rsidP="009858AC">
      <w:r>
        <w:t xml:space="preserve">This section will describe limitations with the current analysis. This includes: not </w:t>
      </w:r>
      <w:r w:rsidR="00631984">
        <w:t>looking at results for a range of hypothetical datasets; not presenting a hypothetical example with three or more states; not looking at</w:t>
      </w:r>
      <w:r w:rsidR="003D49B8">
        <w:t xml:space="preserve"> how dependent the results from the covariance-based methods are the size of the ‘training’ sets</w:t>
      </w:r>
      <w:r w:rsidR="00017FFA">
        <w:t xml:space="preserve">; and using distributions which bounded the range of </w:t>
      </w:r>
      <w:r w:rsidR="0031366F">
        <w:t xml:space="preserve">utility </w:t>
      </w:r>
      <w:r w:rsidR="00017FFA">
        <w:t>values between the range 0 to 1</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lastRenderedPageBreak/>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9858AC">
      <w:r>
        <w:t>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by rescaling the output from the Beta distributions from the range 0 to 1 to the range -0.594 to 1, in the case of EQ-5D. [References needed.]</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p>
    <w:p w:rsidR="003A14BB" w:rsidRDefault="003A14BB" w:rsidP="009858AC">
      <w:r>
        <w:t xml:space="preserve">Further research should look at the effect of representing lognormal or gamma distributions, rather than just normal and beta distributions. </w:t>
      </w:r>
    </w:p>
    <w:p w:rsidR="003A14BB" w:rsidRDefault="003A14BB" w:rsidP="009858AC">
      <w:r>
        <w:t>Further research to look at how these methods can be generalised to three or more states.</w:t>
      </w:r>
    </w:p>
    <w:p w:rsidR="003A14BB" w:rsidRDefault="003A14BB" w:rsidP="009858AC">
      <w:r>
        <w:t xml:space="preserve">Further research to see whether using method 10 in a previous HTA would have affected decision uncertainty. </w:t>
      </w:r>
    </w:p>
    <w:p w:rsidR="00A90C1A" w:rsidRDefault="00A90C1A" w:rsidP="009858AC">
      <w:r>
        <w:t>[ Need to think about this section again as we’ve now done both of the things we flagged for further research!]</w:t>
      </w:r>
    </w:p>
    <w:p w:rsidR="00430AB7" w:rsidRDefault="00430AB7" w:rsidP="00430AB7">
      <w:pPr>
        <w:pStyle w:val="Heading3"/>
      </w:pPr>
      <w:r>
        <w:t>Implications for practice</w:t>
      </w:r>
    </w:p>
    <w:p w:rsidR="00A05CE5" w:rsidRDefault="00A05CE5" w:rsidP="00056F93">
      <w:r>
        <w:t xml:space="preserve">Although our analyses were performed in the statistical programming language R, method ten, which has better theoretical properties than the other methods and compares very well against the other methods in our example, can be easily implemented in Excel. Because of this, we recommend this method be used in practice. </w:t>
      </w:r>
    </w:p>
    <w:p w:rsidR="00056F93" w:rsidRDefault="00DF6C54" w:rsidP="00056F93">
      <w:r>
        <w:t xml:space="preserve">In cases where </w:t>
      </w:r>
      <w:r w:rsidR="00056F93">
        <w:t xml:space="preserve">the means for U1 and U2 are very close together and the standard errors are large, </w:t>
      </w:r>
      <w:r>
        <w:t xml:space="preserve">it is important to ask </w:t>
      </w:r>
      <w:r w:rsidR="00056F93">
        <w:t>how confident we are about the validity of the monotonicity assumption, and how implausible it would be that the mean HRQoL in U1 is actually l</w:t>
      </w:r>
      <w:r>
        <w:t>ower than the mean HRQoL in U2.  If we are confident that the monotonicity assumption is correct, then method ten should be able to ensure that this relationship is represented in the PSA.</w:t>
      </w:r>
    </w:p>
    <w:p w:rsidR="00430AB7" w:rsidRDefault="00DF6C54" w:rsidP="00430AB7">
      <w:pPr>
        <w:pStyle w:val="Heading3"/>
      </w:pPr>
      <w:r>
        <w:lastRenderedPageBreak/>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w:t>
      </w:r>
      <w:commentRangeStart w:id="11"/>
      <w:r>
        <w:t>assessments</w:t>
      </w:r>
      <w:commentRangeEnd w:id="11"/>
      <w:r w:rsidR="008F3162">
        <w:rPr>
          <w:rStyle w:val="CommentReference"/>
        </w:rPr>
        <w:commentReference w:id="11"/>
      </w:r>
      <w:r>
        <w:t xml:space="preserve">. </w:t>
      </w:r>
    </w:p>
    <w:sectPr w:rsidR="006C78E2" w:rsidSect="006F0B1D">
      <w:footerReference w:type="default" r:id="rId15"/>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Nicholas Latimer" w:date="2012-12-06T11:34:00Z" w:initials="NRL">
    <w:p w:rsidR="00E05AE9" w:rsidRDefault="00E05AE9">
      <w:pPr>
        <w:pStyle w:val="CommentText"/>
      </w:pPr>
      <w:r>
        <w:rPr>
          <w:rStyle w:val="CommentReference"/>
        </w:rPr>
        <w:annotationRef/>
      </w:r>
      <w:r>
        <w:t>Just delete “for the novice reader”?</w:t>
      </w:r>
    </w:p>
  </w:comment>
  <w:comment w:id="5" w:author="Nicholas Latimer" w:date="2012-12-06T11:52:00Z" w:initials="NRL">
    <w:p w:rsidR="00DB2EEE" w:rsidRDefault="00DB2EEE">
      <w:pPr>
        <w:pStyle w:val="CommentText"/>
      </w:pPr>
      <w:r>
        <w:rPr>
          <w:rStyle w:val="CommentReference"/>
        </w:rPr>
        <w:annotationRef/>
      </w:r>
      <w:r>
        <w:t>…in our example</w:t>
      </w:r>
    </w:p>
  </w:comment>
  <w:comment w:id="6" w:author="Nicholas Latimer" w:date="2012-12-06T12:04:00Z" w:initials="NRL">
    <w:p w:rsidR="00DB2EEE" w:rsidRDefault="00DB2EEE">
      <w:pPr>
        <w:pStyle w:val="CommentText"/>
      </w:pPr>
      <w:r>
        <w:rPr>
          <w:rStyle w:val="CommentReference"/>
        </w:rPr>
        <w:annotationRef/>
      </w:r>
      <w:r>
        <w:t>I’m really unsure about the statistics of all this stuff</w:t>
      </w:r>
      <w:r w:rsidR="008F3162">
        <w:t>, I just don’t know much about it all</w:t>
      </w:r>
      <w:r>
        <w:t xml:space="preserve">.  My questions </w:t>
      </w:r>
      <w:r w:rsidR="008F3162">
        <w:t xml:space="preserve">(which are probably very basic and possibly stupid) </w:t>
      </w:r>
      <w:r>
        <w:t>would be:</w:t>
      </w:r>
    </w:p>
    <w:p w:rsidR="00DB2EEE" w:rsidRDefault="00DB2EEE" w:rsidP="00DB2EEE">
      <w:pPr>
        <w:pStyle w:val="CommentText"/>
        <w:numPr>
          <w:ilvl w:val="0"/>
          <w:numId w:val="9"/>
        </w:numPr>
      </w:pPr>
      <w:r>
        <w:t xml:space="preserve"> Is this all reasonable, eg the assumptions around cov</w:t>
      </w:r>
      <w:r w:rsidR="008F3162">
        <w:t>ariances equalling variances, variance of the difference equalling the variance of u2-u1 etc.</w:t>
      </w:r>
    </w:p>
    <w:p w:rsidR="008F3162" w:rsidRDefault="008F3162" w:rsidP="00DB2EEE">
      <w:pPr>
        <w:pStyle w:val="CommentText"/>
        <w:numPr>
          <w:ilvl w:val="0"/>
          <w:numId w:val="9"/>
        </w:numPr>
      </w:pPr>
      <w:r>
        <w:t xml:space="preserve">  Are there any other ways we could plausibly come up with a and b?  If so, we should say why we took this approach and not a different one.</w:t>
      </w:r>
    </w:p>
    <w:p w:rsidR="008F3162" w:rsidRDefault="008F3162" w:rsidP="008F3162">
      <w:pPr>
        <w:pStyle w:val="CommentText"/>
      </w:pPr>
    </w:p>
    <w:p w:rsidR="008F3162" w:rsidRDefault="008F3162" w:rsidP="008F3162">
      <w:pPr>
        <w:pStyle w:val="CommentText"/>
      </w:pPr>
      <w:r>
        <w:t>The second point goes for methods 7, 8 and 9 too.  Some of the assumptions in there are pretty arbitrary and presumably lots of slightly different versions of these could be used – hence the importance of getting some clinical input (eg on what might be expected to be the minimum differences between the health states).</w:t>
      </w:r>
    </w:p>
  </w:comment>
  <w:comment w:id="9" w:author="Nicholas Latimer" w:date="2012-12-06T11:38:00Z" w:initials="NRL">
    <w:p w:rsidR="00E05AE9" w:rsidRDefault="00E05AE9">
      <w:pPr>
        <w:pStyle w:val="CommentText"/>
      </w:pPr>
      <w:r>
        <w:rPr>
          <w:rStyle w:val="CommentReference"/>
        </w:rPr>
        <w:annotationRef/>
      </w:r>
      <w:r>
        <w:t>The distribution for u1 in method 10 still looks a bit different from method 1 (although it might not be).  Could you check this?</w:t>
      </w:r>
    </w:p>
  </w:comment>
  <w:comment w:id="11" w:author="Nicholas Latimer" w:date="2012-12-06T12:10:00Z" w:initials="NRL">
    <w:p w:rsidR="008F3162" w:rsidRDefault="008F3162">
      <w:pPr>
        <w:pStyle w:val="CommentText"/>
      </w:pPr>
      <w:r>
        <w:rPr>
          <w:rStyle w:val="CommentReference"/>
        </w:rPr>
        <w:annotationRef/>
      </w:r>
      <w:r>
        <w:t>I admit my concern about recommending method 10 is linked completely to my lack of understanding of whether the way you’ve worked out the a’s and b’s is the “only” way of doing it, or whether it is a bit arbitrary and other methods for doing it might be just as plausible.  Addressing that would set my mind at rest I think, as in general I agree that the “difference” approach makes sense.  I would say more about obtaining clinical opinion though, which could help make methods 8 and 9 practical.  And I’d probably include in the conclusion something about independent sampling being fine when we are not sure about the monotonicity assumption.</w:t>
      </w:r>
      <w:bookmarkStart w:id="12" w:name="_GoBack"/>
      <w:bookmarkEnd w:id="12"/>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05AE9" w:rsidRDefault="00E05AE9" w:rsidP="00751271">
      <w:pPr>
        <w:spacing w:after="0" w:line="240" w:lineRule="auto"/>
      </w:pPr>
      <w:r>
        <w:separator/>
      </w:r>
    </w:p>
  </w:endnote>
  <w:endnote w:type="continuationSeparator" w:id="0">
    <w:p w:rsidR="00E05AE9" w:rsidRDefault="00E05AE9"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E05AE9" w:rsidRDefault="00E05AE9">
        <w:pPr>
          <w:pStyle w:val="Footer"/>
          <w:jc w:val="center"/>
        </w:pPr>
        <w:r>
          <w:fldChar w:fldCharType="begin"/>
        </w:r>
        <w:r>
          <w:instrText xml:space="preserve"> PAGE   \* MERGEFORMAT </w:instrText>
        </w:r>
        <w:r>
          <w:fldChar w:fldCharType="separate"/>
        </w:r>
        <w:r w:rsidR="008F3162">
          <w:rPr>
            <w:noProof/>
          </w:rPr>
          <w:t>17</w:t>
        </w:r>
        <w:r>
          <w:rPr>
            <w:noProof/>
          </w:rPr>
          <w:fldChar w:fldCharType="end"/>
        </w:r>
      </w:p>
    </w:sdtContent>
  </w:sdt>
  <w:p w:rsidR="00E05AE9" w:rsidRDefault="00E05A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05AE9" w:rsidRDefault="00E05AE9" w:rsidP="00751271">
      <w:pPr>
        <w:spacing w:after="0" w:line="240" w:lineRule="auto"/>
      </w:pPr>
      <w:r>
        <w:separator/>
      </w:r>
    </w:p>
  </w:footnote>
  <w:footnote w:type="continuationSeparator" w:id="0">
    <w:p w:rsidR="00E05AE9" w:rsidRDefault="00E05AE9"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3A2576"/>
    <w:multiLevelType w:val="hybridMultilevel"/>
    <w:tmpl w:val="8828E13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7"/>
  </w:num>
  <w:num w:numId="4">
    <w:abstractNumId w:val="0"/>
  </w:num>
  <w:num w:numId="5">
    <w:abstractNumId w:val="5"/>
  </w:num>
  <w:num w:numId="6">
    <w:abstractNumId w:val="1"/>
  </w:num>
  <w:num w:numId="7">
    <w:abstractNumId w:val="8"/>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AB7"/>
    <w:rsid w:val="0000364E"/>
    <w:rsid w:val="000071B0"/>
    <w:rsid w:val="00011837"/>
    <w:rsid w:val="00017FFA"/>
    <w:rsid w:val="00024205"/>
    <w:rsid w:val="00027CAE"/>
    <w:rsid w:val="000444A0"/>
    <w:rsid w:val="00056F93"/>
    <w:rsid w:val="00072341"/>
    <w:rsid w:val="00084D3F"/>
    <w:rsid w:val="00086EF3"/>
    <w:rsid w:val="00091BB9"/>
    <w:rsid w:val="000A6FF5"/>
    <w:rsid w:val="000B14B7"/>
    <w:rsid w:val="000B5D3F"/>
    <w:rsid w:val="000C21A2"/>
    <w:rsid w:val="000E2BD3"/>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F55D5"/>
    <w:rsid w:val="0030364B"/>
    <w:rsid w:val="0031366F"/>
    <w:rsid w:val="00341956"/>
    <w:rsid w:val="00341F80"/>
    <w:rsid w:val="003620BF"/>
    <w:rsid w:val="00364E77"/>
    <w:rsid w:val="00366994"/>
    <w:rsid w:val="00366FEC"/>
    <w:rsid w:val="00381017"/>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314A"/>
    <w:rsid w:val="004B25EB"/>
    <w:rsid w:val="004B2A9B"/>
    <w:rsid w:val="004D6DDF"/>
    <w:rsid w:val="004E593F"/>
    <w:rsid w:val="004E5985"/>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C78E2"/>
    <w:rsid w:val="006D2EBC"/>
    <w:rsid w:val="006D66D2"/>
    <w:rsid w:val="006F0B1D"/>
    <w:rsid w:val="007078FF"/>
    <w:rsid w:val="00707C32"/>
    <w:rsid w:val="00717F8D"/>
    <w:rsid w:val="007260F2"/>
    <w:rsid w:val="00751271"/>
    <w:rsid w:val="00762D85"/>
    <w:rsid w:val="007631B1"/>
    <w:rsid w:val="00775489"/>
    <w:rsid w:val="007A51D0"/>
    <w:rsid w:val="007B482F"/>
    <w:rsid w:val="007C54F7"/>
    <w:rsid w:val="007D2A85"/>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3162"/>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67B4C"/>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2697"/>
    <w:rsid w:val="00DA744F"/>
    <w:rsid w:val="00DB2EEE"/>
    <w:rsid w:val="00DB38DE"/>
    <w:rsid w:val="00DC30F4"/>
    <w:rsid w:val="00DC38DD"/>
    <w:rsid w:val="00DC700E"/>
    <w:rsid w:val="00DD41F7"/>
    <w:rsid w:val="00DD7D4D"/>
    <w:rsid w:val="00DF2845"/>
    <w:rsid w:val="00DF407F"/>
    <w:rsid w:val="00DF6C54"/>
    <w:rsid w:val="00E05AE9"/>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F10E64"/>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CC3AF8-4165-4BF4-AFFE-893F40487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642</Words>
  <Characters>3216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Nicholas Latimer</cp:lastModifiedBy>
  <cp:revision>2</cp:revision>
  <dcterms:created xsi:type="dcterms:W3CDTF">2012-12-06T12:10:00Z</dcterms:created>
  <dcterms:modified xsi:type="dcterms:W3CDTF">2012-12-0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